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E927570" w14:textId="77777777" w:rsidR="00A8393A" w:rsidRPr="007712E7" w:rsidRDefault="004B727C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Name of Student</w:t>
      </w:r>
    </w:p>
    <w:p w14:paraId="33B02327" w14:textId="77777777" w:rsidR="00A8393A" w:rsidRPr="007712E7" w:rsidRDefault="004B727C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14:paraId="0741645D" w14:textId="77777777" w:rsidR="00A8393A" w:rsidRDefault="004B727C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Class</w:t>
      </w:r>
    </w:p>
    <w:p w14:paraId="72B40B6A" w14:textId="77777777" w:rsidR="00E732AD" w:rsidRDefault="004B727C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y Month Year</w:t>
      </w:r>
    </w:p>
    <w:p w14:paraId="0026D43A" w14:textId="77777777" w:rsidR="00A8393A" w:rsidRPr="00E732AD" w:rsidRDefault="004B727C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</w:t>
      </w:r>
      <w:r w:rsidR="0023333D">
        <w:rPr>
          <w:rFonts w:ascii="Times New Roman" w:hAnsi="Times New Roman" w:cs="Times New Roman"/>
          <w:sz w:val="24"/>
          <w:szCs w:val="24"/>
        </w:rPr>
        <w:t xml:space="preserve">                                        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EA3F18">
        <w:rPr>
          <w:rFonts w:ascii="Times New Roman" w:hAnsi="Times New Roman" w:cs="Times New Roman"/>
          <w:b/>
          <w:sz w:val="24"/>
          <w:szCs w:val="24"/>
        </w:rPr>
        <w:t>The Trial</w:t>
      </w:r>
    </w:p>
    <w:p w14:paraId="6CA86C24" w14:textId="77777777" w:rsidR="00E77617" w:rsidRPr="001C1BB3" w:rsidRDefault="004B727C" w:rsidP="00167B1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1C1BB3">
        <w:rPr>
          <w:rFonts w:ascii="Times New Roman" w:hAnsi="Times New Roman" w:cs="Times New Roman"/>
          <w:b/>
          <w:sz w:val="24"/>
          <w:szCs w:val="24"/>
          <w:u w:val="single"/>
        </w:rPr>
        <w:t>Intr</w:t>
      </w:r>
      <w:r w:rsidR="006F177F" w:rsidRPr="001C1BB3">
        <w:rPr>
          <w:rFonts w:ascii="Times New Roman" w:hAnsi="Times New Roman" w:cs="Times New Roman"/>
          <w:b/>
          <w:sz w:val="24"/>
          <w:szCs w:val="24"/>
          <w:u w:val="single"/>
        </w:rPr>
        <w:t>oduction</w:t>
      </w:r>
    </w:p>
    <w:p w14:paraId="14498E54" w14:textId="77777777" w:rsidR="00167B15" w:rsidRDefault="004B727C" w:rsidP="00E7761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51050C">
        <w:rPr>
          <w:rFonts w:ascii="Times New Roman" w:hAnsi="Times New Roman" w:cs="Times New Roman"/>
          <w:sz w:val="24"/>
          <w:szCs w:val="24"/>
        </w:rPr>
        <w:t>Trial is o</w:t>
      </w:r>
      <w:r w:rsidR="00C4230C">
        <w:rPr>
          <w:rFonts w:ascii="Times New Roman" w:hAnsi="Times New Roman" w:cs="Times New Roman"/>
          <w:sz w:val="24"/>
          <w:szCs w:val="24"/>
        </w:rPr>
        <w:t>ne of the mas</w:t>
      </w:r>
      <w:r w:rsidR="00D953D9">
        <w:rPr>
          <w:rFonts w:ascii="Times New Roman" w:hAnsi="Times New Roman" w:cs="Times New Roman"/>
          <w:sz w:val="24"/>
          <w:szCs w:val="24"/>
        </w:rPr>
        <w:t>terpieces of Franz Kafka which was published in the period betwe</w:t>
      </w:r>
      <w:r w:rsidR="00DF6388">
        <w:rPr>
          <w:rFonts w:ascii="Times New Roman" w:hAnsi="Times New Roman" w:cs="Times New Roman"/>
          <w:sz w:val="24"/>
          <w:szCs w:val="24"/>
        </w:rPr>
        <w:t>en the F</w:t>
      </w:r>
      <w:r w:rsidR="002D449E">
        <w:rPr>
          <w:rFonts w:ascii="Times New Roman" w:hAnsi="Times New Roman" w:cs="Times New Roman"/>
          <w:sz w:val="24"/>
          <w:szCs w:val="24"/>
        </w:rPr>
        <w:t xml:space="preserve">irst and </w:t>
      </w:r>
      <w:r w:rsidR="007B5F9A">
        <w:rPr>
          <w:rFonts w:ascii="Times New Roman" w:hAnsi="Times New Roman" w:cs="Times New Roman"/>
          <w:sz w:val="24"/>
          <w:szCs w:val="24"/>
        </w:rPr>
        <w:t>Second World War</w:t>
      </w:r>
      <w:r w:rsidR="00962D15">
        <w:rPr>
          <w:rFonts w:ascii="Times New Roman" w:hAnsi="Times New Roman" w:cs="Times New Roman"/>
          <w:sz w:val="24"/>
          <w:szCs w:val="24"/>
        </w:rPr>
        <w:t xml:space="preserve">. </w:t>
      </w:r>
      <w:r w:rsidR="00F26E13">
        <w:rPr>
          <w:rFonts w:ascii="Times New Roman" w:hAnsi="Times New Roman" w:cs="Times New Roman"/>
          <w:sz w:val="24"/>
          <w:szCs w:val="24"/>
        </w:rPr>
        <w:t>It is primarily an existential novel</w:t>
      </w:r>
      <w:r w:rsidR="00A725D4">
        <w:rPr>
          <w:rFonts w:ascii="Times New Roman" w:hAnsi="Times New Roman" w:cs="Times New Roman"/>
          <w:sz w:val="24"/>
          <w:szCs w:val="24"/>
        </w:rPr>
        <w:t xml:space="preserve"> where most of the themes </w:t>
      </w:r>
      <w:r w:rsidR="009A10B8">
        <w:rPr>
          <w:rFonts w:ascii="Times New Roman" w:hAnsi="Times New Roman" w:cs="Times New Roman"/>
          <w:sz w:val="24"/>
          <w:szCs w:val="24"/>
        </w:rPr>
        <w:t xml:space="preserve">are </w:t>
      </w:r>
      <w:r w:rsidR="00B770A0">
        <w:rPr>
          <w:rFonts w:ascii="Times New Roman" w:hAnsi="Times New Roman" w:cs="Times New Roman"/>
          <w:sz w:val="24"/>
          <w:szCs w:val="24"/>
        </w:rPr>
        <w:t>established on the principles of philosophical theories.</w:t>
      </w:r>
      <w:r w:rsidR="00B62AEF">
        <w:rPr>
          <w:rFonts w:ascii="Times New Roman" w:hAnsi="Times New Roman" w:cs="Times New Roman"/>
          <w:sz w:val="24"/>
          <w:szCs w:val="24"/>
        </w:rPr>
        <w:t xml:space="preserve"> The </w:t>
      </w:r>
      <w:r w:rsidR="00F704C2">
        <w:rPr>
          <w:rFonts w:ascii="Times New Roman" w:hAnsi="Times New Roman" w:cs="Times New Roman"/>
          <w:sz w:val="24"/>
          <w:szCs w:val="24"/>
        </w:rPr>
        <w:t>e</w:t>
      </w:r>
      <w:r w:rsidR="003125DF">
        <w:rPr>
          <w:rFonts w:ascii="Times New Roman" w:hAnsi="Times New Roman" w:cs="Times New Roman"/>
          <w:sz w:val="24"/>
          <w:szCs w:val="24"/>
        </w:rPr>
        <w:t>ssential goal of the writer is offering a disturbing an</w:t>
      </w:r>
      <w:r w:rsidR="00050DEF">
        <w:rPr>
          <w:rFonts w:ascii="Times New Roman" w:hAnsi="Times New Roman" w:cs="Times New Roman"/>
          <w:sz w:val="24"/>
          <w:szCs w:val="24"/>
        </w:rPr>
        <w:t>d profound</w:t>
      </w:r>
      <w:r w:rsidR="003125DF">
        <w:rPr>
          <w:rFonts w:ascii="Times New Roman" w:hAnsi="Times New Roman" w:cs="Times New Roman"/>
          <w:sz w:val="24"/>
          <w:szCs w:val="24"/>
        </w:rPr>
        <w:t xml:space="preserve"> image of </w:t>
      </w:r>
      <w:r w:rsidR="004A1422">
        <w:rPr>
          <w:rFonts w:ascii="Times New Roman" w:hAnsi="Times New Roman" w:cs="Times New Roman"/>
          <w:sz w:val="24"/>
          <w:szCs w:val="24"/>
        </w:rPr>
        <w:t>humanity in the world.</w:t>
      </w:r>
      <w:r w:rsidR="00FF7DC4">
        <w:rPr>
          <w:rFonts w:ascii="Times New Roman" w:hAnsi="Times New Roman" w:cs="Times New Roman"/>
          <w:sz w:val="24"/>
          <w:szCs w:val="24"/>
        </w:rPr>
        <w:t xml:space="preserve"> </w:t>
      </w:r>
      <w:r w:rsidR="00050DEF">
        <w:rPr>
          <w:rFonts w:ascii="Times New Roman" w:hAnsi="Times New Roman" w:cs="Times New Roman"/>
          <w:sz w:val="24"/>
          <w:szCs w:val="24"/>
        </w:rPr>
        <w:t>It is critical to mention tha</w:t>
      </w:r>
      <w:r w:rsidR="00F172E8">
        <w:rPr>
          <w:rFonts w:ascii="Times New Roman" w:hAnsi="Times New Roman" w:cs="Times New Roman"/>
          <w:sz w:val="24"/>
          <w:szCs w:val="24"/>
        </w:rPr>
        <w:t>t</w:t>
      </w:r>
      <w:r w:rsidR="001425A0">
        <w:rPr>
          <w:rFonts w:ascii="Times New Roman" w:hAnsi="Times New Roman" w:cs="Times New Roman"/>
          <w:sz w:val="24"/>
          <w:szCs w:val="24"/>
        </w:rPr>
        <w:t xml:space="preserve"> </w:t>
      </w:r>
      <w:r w:rsidR="00527BA1">
        <w:rPr>
          <w:rFonts w:ascii="Times New Roman" w:hAnsi="Times New Roman" w:cs="Times New Roman"/>
          <w:sz w:val="24"/>
          <w:szCs w:val="24"/>
        </w:rPr>
        <w:t>being a high ranked government officer, Kafka was</w:t>
      </w:r>
      <w:r w:rsidR="00EB35E5">
        <w:rPr>
          <w:rFonts w:ascii="Times New Roman" w:hAnsi="Times New Roman" w:cs="Times New Roman"/>
          <w:sz w:val="24"/>
          <w:szCs w:val="24"/>
        </w:rPr>
        <w:t xml:space="preserve"> acquainted with the </w:t>
      </w:r>
      <w:r w:rsidR="009E578C">
        <w:rPr>
          <w:rFonts w:ascii="Times New Roman" w:hAnsi="Times New Roman" w:cs="Times New Roman"/>
          <w:sz w:val="24"/>
          <w:szCs w:val="24"/>
        </w:rPr>
        <w:t>com</w:t>
      </w:r>
      <w:r w:rsidR="005426B8">
        <w:rPr>
          <w:rFonts w:ascii="Times New Roman" w:hAnsi="Times New Roman" w:cs="Times New Roman"/>
          <w:sz w:val="24"/>
          <w:szCs w:val="24"/>
        </w:rPr>
        <w:t xml:space="preserve">plex matters of bureaucracy and it plays an </w:t>
      </w:r>
      <w:r w:rsidR="008911D9">
        <w:rPr>
          <w:rFonts w:ascii="Times New Roman" w:hAnsi="Times New Roman" w:cs="Times New Roman"/>
          <w:sz w:val="24"/>
          <w:szCs w:val="24"/>
        </w:rPr>
        <w:t>instrumental</w:t>
      </w:r>
      <w:r w:rsidR="005426B8">
        <w:rPr>
          <w:rFonts w:ascii="Times New Roman" w:hAnsi="Times New Roman" w:cs="Times New Roman"/>
          <w:sz w:val="24"/>
          <w:szCs w:val="24"/>
        </w:rPr>
        <w:t xml:space="preserve"> role in the book.</w:t>
      </w:r>
      <w:r w:rsidR="002F500B">
        <w:rPr>
          <w:rFonts w:ascii="Times New Roman" w:hAnsi="Times New Roman" w:cs="Times New Roman"/>
          <w:sz w:val="24"/>
          <w:szCs w:val="24"/>
        </w:rPr>
        <w:t xml:space="preserve"> The </w:t>
      </w:r>
      <w:r w:rsidR="00266475">
        <w:rPr>
          <w:rFonts w:ascii="Times New Roman" w:hAnsi="Times New Roman" w:cs="Times New Roman"/>
          <w:sz w:val="24"/>
          <w:szCs w:val="24"/>
        </w:rPr>
        <w:t>novel can appear daunting</w:t>
      </w:r>
      <w:r w:rsidR="00E940F4">
        <w:rPr>
          <w:rFonts w:ascii="Times New Roman" w:hAnsi="Times New Roman" w:cs="Times New Roman"/>
          <w:sz w:val="24"/>
          <w:szCs w:val="24"/>
        </w:rPr>
        <w:t xml:space="preserve"> </w:t>
      </w:r>
      <w:r w:rsidR="00856F28">
        <w:rPr>
          <w:rFonts w:ascii="Times New Roman" w:hAnsi="Times New Roman" w:cs="Times New Roman"/>
          <w:sz w:val="24"/>
          <w:szCs w:val="24"/>
        </w:rPr>
        <w:t>to</w:t>
      </w:r>
      <w:r w:rsidR="00F1059C">
        <w:rPr>
          <w:rFonts w:ascii="Times New Roman" w:hAnsi="Times New Roman" w:cs="Times New Roman"/>
          <w:sz w:val="24"/>
          <w:szCs w:val="24"/>
        </w:rPr>
        <w:t xml:space="preserve"> </w:t>
      </w:r>
      <w:r w:rsidR="00BE31EA">
        <w:rPr>
          <w:rFonts w:ascii="Times New Roman" w:hAnsi="Times New Roman" w:cs="Times New Roman"/>
          <w:sz w:val="24"/>
          <w:szCs w:val="24"/>
        </w:rPr>
        <w:t>students as well as</w:t>
      </w:r>
      <w:r w:rsidR="00896A13">
        <w:rPr>
          <w:rFonts w:ascii="Times New Roman" w:hAnsi="Times New Roman" w:cs="Times New Roman"/>
          <w:sz w:val="24"/>
          <w:szCs w:val="24"/>
        </w:rPr>
        <w:t xml:space="preserve"> </w:t>
      </w:r>
      <w:r w:rsidR="000218D7">
        <w:rPr>
          <w:rFonts w:ascii="Times New Roman" w:hAnsi="Times New Roman" w:cs="Times New Roman"/>
          <w:sz w:val="24"/>
          <w:szCs w:val="24"/>
        </w:rPr>
        <w:t xml:space="preserve">teachers with </w:t>
      </w:r>
      <w:r w:rsidR="00A4672D">
        <w:rPr>
          <w:rFonts w:ascii="Times New Roman" w:hAnsi="Times New Roman" w:cs="Times New Roman"/>
          <w:sz w:val="24"/>
          <w:szCs w:val="24"/>
        </w:rPr>
        <w:t>heavy philosophical meaning</w:t>
      </w:r>
      <w:r w:rsidR="005160F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4E5E7EF" w14:textId="77777777" w:rsidR="005160FE" w:rsidRPr="001C1BB3" w:rsidRDefault="004B727C" w:rsidP="00167B1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1C1BB3">
        <w:rPr>
          <w:rFonts w:ascii="Times New Roman" w:hAnsi="Times New Roman" w:cs="Times New Roman"/>
          <w:b/>
          <w:sz w:val="24"/>
          <w:szCs w:val="24"/>
          <w:u w:val="single"/>
        </w:rPr>
        <w:t>Discussion</w:t>
      </w:r>
    </w:p>
    <w:p w14:paraId="62FF973C" w14:textId="77777777" w:rsidR="000D4902" w:rsidRDefault="004B727C" w:rsidP="00167B1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AE3A4C">
        <w:rPr>
          <w:rFonts w:ascii="Times New Roman" w:hAnsi="Times New Roman" w:cs="Times New Roman"/>
          <w:sz w:val="24"/>
          <w:szCs w:val="24"/>
        </w:rPr>
        <w:t xml:space="preserve">The theme of the story revolves around the </w:t>
      </w:r>
      <w:r w:rsidR="001C5BF1">
        <w:rPr>
          <w:rFonts w:ascii="Times New Roman" w:hAnsi="Times New Roman" w:cs="Times New Roman"/>
          <w:sz w:val="24"/>
          <w:szCs w:val="24"/>
        </w:rPr>
        <w:t>predicament of Josef K.</w:t>
      </w:r>
      <w:r w:rsidR="007F5FB7">
        <w:rPr>
          <w:rFonts w:ascii="Times New Roman" w:hAnsi="Times New Roman" w:cs="Times New Roman"/>
          <w:sz w:val="24"/>
          <w:szCs w:val="24"/>
        </w:rPr>
        <w:t xml:space="preserve"> </w:t>
      </w:r>
      <w:r w:rsidR="00C40228">
        <w:rPr>
          <w:rFonts w:ascii="Times New Roman" w:hAnsi="Times New Roman" w:cs="Times New Roman"/>
          <w:sz w:val="24"/>
          <w:szCs w:val="24"/>
        </w:rPr>
        <w:t>which is</w:t>
      </w:r>
      <w:r w:rsidR="00915AFE">
        <w:rPr>
          <w:rFonts w:ascii="Times New Roman" w:hAnsi="Times New Roman" w:cs="Times New Roman"/>
          <w:sz w:val="24"/>
          <w:szCs w:val="24"/>
        </w:rPr>
        <w:t xml:space="preserve"> a </w:t>
      </w:r>
      <w:r w:rsidR="000A0070">
        <w:rPr>
          <w:rFonts w:ascii="Times New Roman" w:hAnsi="Times New Roman" w:cs="Times New Roman"/>
          <w:sz w:val="24"/>
          <w:szCs w:val="24"/>
        </w:rPr>
        <w:t>fundamental</w:t>
      </w:r>
      <w:r w:rsidR="00915AFE">
        <w:rPr>
          <w:rFonts w:ascii="Times New Roman" w:hAnsi="Times New Roman" w:cs="Times New Roman"/>
          <w:sz w:val="24"/>
          <w:szCs w:val="24"/>
        </w:rPr>
        <w:t xml:space="preserve"> problem faced by human beings</w:t>
      </w:r>
      <w:r w:rsidR="00D66544">
        <w:rPr>
          <w:rFonts w:ascii="Times New Roman" w:hAnsi="Times New Roman" w:cs="Times New Roman"/>
          <w:sz w:val="24"/>
          <w:szCs w:val="24"/>
        </w:rPr>
        <w:t>. T</w:t>
      </w:r>
      <w:r w:rsidR="003A22F2">
        <w:rPr>
          <w:rFonts w:ascii="Times New Roman" w:hAnsi="Times New Roman" w:cs="Times New Roman"/>
          <w:sz w:val="24"/>
          <w:szCs w:val="24"/>
        </w:rPr>
        <w:t>he novel highlights the notion of the end of progress in Europe.</w:t>
      </w:r>
      <w:r w:rsidR="007069AA">
        <w:rPr>
          <w:rFonts w:ascii="Times New Roman" w:hAnsi="Times New Roman" w:cs="Times New Roman"/>
          <w:sz w:val="24"/>
          <w:szCs w:val="24"/>
        </w:rPr>
        <w:t xml:space="preserve"> The Trial encompasses a wide </w:t>
      </w:r>
      <w:r w:rsidR="002D1AD5">
        <w:rPr>
          <w:rFonts w:ascii="Times New Roman" w:hAnsi="Times New Roman" w:cs="Times New Roman"/>
          <w:sz w:val="24"/>
          <w:szCs w:val="24"/>
        </w:rPr>
        <w:t>range</w:t>
      </w:r>
      <w:r w:rsidR="007069AA">
        <w:rPr>
          <w:rFonts w:ascii="Times New Roman" w:hAnsi="Times New Roman" w:cs="Times New Roman"/>
          <w:sz w:val="24"/>
          <w:szCs w:val="24"/>
        </w:rPr>
        <w:t xml:space="preserve"> of issues as a political and literary tradition, </w:t>
      </w:r>
      <w:r w:rsidR="002D1AD5">
        <w:rPr>
          <w:rFonts w:ascii="Times New Roman" w:hAnsi="Times New Roman" w:cs="Times New Roman"/>
          <w:sz w:val="24"/>
          <w:szCs w:val="24"/>
        </w:rPr>
        <w:t>stresses fairness and justice an</w:t>
      </w:r>
      <w:r w:rsidR="004E74F7">
        <w:rPr>
          <w:rFonts w:ascii="Times New Roman" w:hAnsi="Times New Roman" w:cs="Times New Roman"/>
          <w:sz w:val="24"/>
          <w:szCs w:val="24"/>
        </w:rPr>
        <w:t>d</w:t>
      </w:r>
      <w:r w:rsidR="002D1AD5">
        <w:rPr>
          <w:rFonts w:ascii="Times New Roman" w:hAnsi="Times New Roman" w:cs="Times New Roman"/>
          <w:sz w:val="24"/>
          <w:szCs w:val="24"/>
        </w:rPr>
        <w:t xml:space="preserve"> other values which </w:t>
      </w:r>
      <w:r w:rsidR="004E74F7">
        <w:rPr>
          <w:rFonts w:ascii="Times New Roman" w:hAnsi="Times New Roman" w:cs="Times New Roman"/>
          <w:sz w:val="24"/>
          <w:szCs w:val="24"/>
        </w:rPr>
        <w:t>appreciate</w:t>
      </w:r>
      <w:r w:rsidR="002D1AD5">
        <w:rPr>
          <w:rFonts w:ascii="Times New Roman" w:hAnsi="Times New Roman" w:cs="Times New Roman"/>
          <w:sz w:val="24"/>
          <w:szCs w:val="24"/>
        </w:rPr>
        <w:t xml:space="preserve"> </w:t>
      </w:r>
      <w:r w:rsidR="004E74F7">
        <w:rPr>
          <w:rFonts w:ascii="Times New Roman" w:hAnsi="Times New Roman" w:cs="Times New Roman"/>
          <w:sz w:val="24"/>
          <w:szCs w:val="24"/>
        </w:rPr>
        <w:t>and value</w:t>
      </w:r>
      <w:r w:rsidR="002D1AD5">
        <w:rPr>
          <w:rFonts w:ascii="Times New Roman" w:hAnsi="Times New Roman" w:cs="Times New Roman"/>
          <w:sz w:val="24"/>
          <w:szCs w:val="24"/>
        </w:rPr>
        <w:t xml:space="preserve"> individuals</w:t>
      </w:r>
      <w:r w:rsidR="00343E9F">
        <w:rPr>
          <w:rFonts w:ascii="Times New Roman" w:hAnsi="Times New Roman" w:cs="Times New Roman"/>
          <w:sz w:val="24"/>
          <w:szCs w:val="24"/>
        </w:rPr>
        <w:t xml:space="preserve"> </w:t>
      </w:r>
      <w:r w:rsidR="00343E9F">
        <w:rPr>
          <w:rFonts w:ascii="Times New Roman" w:hAnsi="Times New Roman" w:cs="Times New Roman"/>
          <w:sz w:val="24"/>
          <w:szCs w:val="24"/>
        </w:rPr>
        <w:fldChar w:fldCharType="begin"/>
      </w:r>
      <w:r w:rsidR="00343E9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Z3pDJ9xO","properties":{"formattedCitation":"(Kafka and Mitchell)","plainCitation":"(Kafka and Mitchell)","noteIndex":0},"citationItems":[{"id":504,"uris":["http://zotero.org/users/local/yvjivw9i/items/2JRVZTTS"],"uri":["http://zotero.org/users/local/yvjivw9i/items/2JRVZTTS"],"itemData":{"id":504,"type":"book","title":"The trial","collection-title":"Oxford world's classics","publisher":"Oxford University Press","publisher-place":"Oxford [England] ; New York","number-of-pages":"191","source":"Library of Congress ISBN","event-place":"Oxford [England] ; New York","ISBN":"978-0-19-923829-3","call-number":"PT2621.A26 P713 2009","note":"OCLC: ocn309835613","language":"en","author":[{"family":"Kafka","given":"Franz"},{"family":"Mitchell","given":"Mike"}],"issued":{"date-parts":[["2009"]]}}}],"schema":"https://github.com/citation-style-language/schema/raw/master/csl-citation.json"} </w:instrText>
      </w:r>
      <w:r w:rsidR="00343E9F">
        <w:rPr>
          <w:rFonts w:ascii="Times New Roman" w:hAnsi="Times New Roman" w:cs="Times New Roman"/>
          <w:sz w:val="24"/>
          <w:szCs w:val="24"/>
        </w:rPr>
        <w:fldChar w:fldCharType="separate"/>
      </w:r>
      <w:r w:rsidR="00343E9F" w:rsidRPr="00343E9F">
        <w:rPr>
          <w:rFonts w:ascii="Times New Roman" w:hAnsi="Times New Roman" w:cs="Times New Roman"/>
          <w:sz w:val="24"/>
        </w:rPr>
        <w:t>(Kafka and Mitchell)</w:t>
      </w:r>
      <w:r w:rsidR="00343E9F">
        <w:rPr>
          <w:rFonts w:ascii="Times New Roman" w:hAnsi="Times New Roman" w:cs="Times New Roman"/>
          <w:sz w:val="24"/>
          <w:szCs w:val="24"/>
        </w:rPr>
        <w:fldChar w:fldCharType="end"/>
      </w:r>
      <w:r w:rsidR="002D1AD5">
        <w:rPr>
          <w:rFonts w:ascii="Times New Roman" w:hAnsi="Times New Roman" w:cs="Times New Roman"/>
          <w:sz w:val="24"/>
          <w:szCs w:val="24"/>
        </w:rPr>
        <w:t>.</w:t>
      </w:r>
      <w:r w:rsidR="00AE14F9">
        <w:rPr>
          <w:rFonts w:ascii="Times New Roman" w:hAnsi="Times New Roman" w:cs="Times New Roman"/>
          <w:sz w:val="24"/>
          <w:szCs w:val="24"/>
        </w:rPr>
        <w:t xml:space="preserve"> Instead of the transparent legal setting and government </w:t>
      </w:r>
      <w:r w:rsidR="002B5CDA">
        <w:rPr>
          <w:rFonts w:ascii="Times New Roman" w:hAnsi="Times New Roman" w:cs="Times New Roman"/>
          <w:sz w:val="24"/>
          <w:szCs w:val="24"/>
        </w:rPr>
        <w:t xml:space="preserve">where rights of individuals are </w:t>
      </w:r>
      <w:r w:rsidR="00017C8A">
        <w:rPr>
          <w:rFonts w:ascii="Times New Roman" w:hAnsi="Times New Roman" w:cs="Times New Roman"/>
          <w:sz w:val="24"/>
          <w:szCs w:val="24"/>
        </w:rPr>
        <w:t xml:space="preserve">nourished, the novel sketches instances where power remains constant and trials become </w:t>
      </w:r>
      <w:r w:rsidR="001857DF">
        <w:rPr>
          <w:rFonts w:ascii="Times New Roman" w:hAnsi="Times New Roman" w:cs="Times New Roman"/>
          <w:sz w:val="24"/>
          <w:szCs w:val="24"/>
        </w:rPr>
        <w:t>arbitrary</w:t>
      </w:r>
      <w:r w:rsidR="00017C8A">
        <w:rPr>
          <w:rFonts w:ascii="Times New Roman" w:hAnsi="Times New Roman" w:cs="Times New Roman"/>
          <w:sz w:val="24"/>
          <w:szCs w:val="24"/>
        </w:rPr>
        <w:t>.</w:t>
      </w:r>
      <w:r w:rsidR="001857DF">
        <w:rPr>
          <w:rFonts w:ascii="Times New Roman" w:hAnsi="Times New Roman" w:cs="Times New Roman"/>
          <w:sz w:val="24"/>
          <w:szCs w:val="24"/>
        </w:rPr>
        <w:t xml:space="preserve"> </w:t>
      </w:r>
      <w:r w:rsidR="00DF60B2">
        <w:rPr>
          <w:rFonts w:ascii="Times New Roman" w:hAnsi="Times New Roman" w:cs="Times New Roman"/>
          <w:sz w:val="24"/>
          <w:szCs w:val="24"/>
        </w:rPr>
        <w:t xml:space="preserve">A critical appraisal </w:t>
      </w:r>
      <w:r w:rsidR="00790548">
        <w:rPr>
          <w:rFonts w:ascii="Times New Roman" w:hAnsi="Times New Roman" w:cs="Times New Roman"/>
          <w:sz w:val="24"/>
          <w:szCs w:val="24"/>
        </w:rPr>
        <w:t>of The Trial</w:t>
      </w:r>
      <w:r w:rsidR="001976F3">
        <w:rPr>
          <w:rFonts w:ascii="Times New Roman" w:hAnsi="Times New Roman" w:cs="Times New Roman"/>
          <w:sz w:val="24"/>
          <w:szCs w:val="24"/>
        </w:rPr>
        <w:t xml:space="preserve"> reflects it is a representation of </w:t>
      </w:r>
      <w:r w:rsidR="00A23B4E">
        <w:rPr>
          <w:rFonts w:ascii="Times New Roman" w:hAnsi="Times New Roman" w:cs="Times New Roman"/>
          <w:sz w:val="24"/>
          <w:szCs w:val="24"/>
        </w:rPr>
        <w:t>the influence of government on individuals instead of focusing on growth an</w:t>
      </w:r>
      <w:r w:rsidR="0028720E">
        <w:rPr>
          <w:rFonts w:ascii="Times New Roman" w:hAnsi="Times New Roman" w:cs="Times New Roman"/>
          <w:sz w:val="24"/>
          <w:szCs w:val="24"/>
        </w:rPr>
        <w:t xml:space="preserve">d development. </w:t>
      </w:r>
      <w:r w:rsidR="00C41D9D">
        <w:rPr>
          <w:rFonts w:ascii="Times New Roman" w:hAnsi="Times New Roman" w:cs="Times New Roman"/>
          <w:sz w:val="24"/>
          <w:szCs w:val="24"/>
        </w:rPr>
        <w:t xml:space="preserve">The </w:t>
      </w:r>
      <w:r w:rsidR="004E0E09">
        <w:rPr>
          <w:rFonts w:ascii="Times New Roman" w:hAnsi="Times New Roman" w:cs="Times New Roman"/>
          <w:sz w:val="24"/>
          <w:szCs w:val="24"/>
        </w:rPr>
        <w:t>totalitarian</w:t>
      </w:r>
      <w:r w:rsidR="00CD2442">
        <w:rPr>
          <w:rFonts w:ascii="Times New Roman" w:hAnsi="Times New Roman" w:cs="Times New Roman"/>
          <w:sz w:val="24"/>
          <w:szCs w:val="24"/>
        </w:rPr>
        <w:t xml:space="preserve"> and oppressive regimes have suppressed the fundamental rights of </w:t>
      </w:r>
      <w:r w:rsidR="003A2658">
        <w:rPr>
          <w:rFonts w:ascii="Times New Roman" w:hAnsi="Times New Roman" w:cs="Times New Roman"/>
          <w:sz w:val="24"/>
          <w:szCs w:val="24"/>
        </w:rPr>
        <w:t xml:space="preserve">individuals </w:t>
      </w:r>
      <w:r w:rsidR="00C95E81">
        <w:rPr>
          <w:rFonts w:ascii="Times New Roman" w:hAnsi="Times New Roman" w:cs="Times New Roman"/>
          <w:sz w:val="24"/>
          <w:szCs w:val="24"/>
        </w:rPr>
        <w:t>e</w:t>
      </w:r>
      <w:r w:rsidR="003A2658">
        <w:rPr>
          <w:rFonts w:ascii="Times New Roman" w:hAnsi="Times New Roman" w:cs="Times New Roman"/>
          <w:sz w:val="24"/>
          <w:szCs w:val="24"/>
        </w:rPr>
        <w:t>ve</w:t>
      </w:r>
      <w:r w:rsidR="00C95E81">
        <w:rPr>
          <w:rFonts w:ascii="Times New Roman" w:hAnsi="Times New Roman" w:cs="Times New Roman"/>
          <w:sz w:val="24"/>
          <w:szCs w:val="24"/>
        </w:rPr>
        <w:t xml:space="preserve">n in </w:t>
      </w:r>
      <w:r w:rsidR="00C95E81">
        <w:rPr>
          <w:rFonts w:ascii="Times New Roman" w:hAnsi="Times New Roman" w:cs="Times New Roman"/>
          <w:sz w:val="24"/>
          <w:szCs w:val="24"/>
        </w:rPr>
        <w:lastRenderedPageBreak/>
        <w:t xml:space="preserve">democratic and civilized </w:t>
      </w:r>
      <w:r w:rsidR="006B03D6">
        <w:rPr>
          <w:rFonts w:ascii="Times New Roman" w:hAnsi="Times New Roman" w:cs="Times New Roman"/>
          <w:sz w:val="24"/>
          <w:szCs w:val="24"/>
        </w:rPr>
        <w:t>societies.</w:t>
      </w:r>
      <w:r w:rsidR="008D0BC3">
        <w:rPr>
          <w:rFonts w:ascii="Times New Roman" w:hAnsi="Times New Roman" w:cs="Times New Roman"/>
          <w:sz w:val="24"/>
          <w:szCs w:val="24"/>
        </w:rPr>
        <w:t xml:space="preserve"> The governmental </w:t>
      </w:r>
      <w:r w:rsidR="00F409F7">
        <w:rPr>
          <w:rFonts w:ascii="Times New Roman" w:hAnsi="Times New Roman" w:cs="Times New Roman"/>
          <w:sz w:val="24"/>
          <w:szCs w:val="24"/>
        </w:rPr>
        <w:t xml:space="preserve">control and death squads were </w:t>
      </w:r>
      <w:r w:rsidR="005049DB">
        <w:rPr>
          <w:rFonts w:ascii="Times New Roman" w:hAnsi="Times New Roman" w:cs="Times New Roman"/>
          <w:sz w:val="24"/>
          <w:szCs w:val="24"/>
        </w:rPr>
        <w:t xml:space="preserve">not the manifestations of imaginative thoughts or science </w:t>
      </w:r>
      <w:r w:rsidR="00FB1950">
        <w:rPr>
          <w:rFonts w:ascii="Times New Roman" w:hAnsi="Times New Roman" w:cs="Times New Roman"/>
          <w:sz w:val="24"/>
          <w:szCs w:val="24"/>
        </w:rPr>
        <w:t xml:space="preserve">fiction. </w:t>
      </w:r>
      <w:r w:rsidR="00DE38DC">
        <w:rPr>
          <w:rFonts w:ascii="Times New Roman" w:hAnsi="Times New Roman" w:cs="Times New Roman"/>
          <w:sz w:val="24"/>
          <w:szCs w:val="24"/>
        </w:rPr>
        <w:t xml:space="preserve">These were real </w:t>
      </w:r>
      <w:r w:rsidR="00982C0A">
        <w:rPr>
          <w:rFonts w:ascii="Times New Roman" w:hAnsi="Times New Roman" w:cs="Times New Roman"/>
          <w:sz w:val="24"/>
          <w:szCs w:val="24"/>
        </w:rPr>
        <w:t>instances</w:t>
      </w:r>
      <w:r w:rsidR="00DE38DC">
        <w:rPr>
          <w:rFonts w:ascii="Times New Roman" w:hAnsi="Times New Roman" w:cs="Times New Roman"/>
          <w:sz w:val="24"/>
          <w:szCs w:val="24"/>
        </w:rPr>
        <w:t xml:space="preserve"> which were explicitly comprehended by the author.</w:t>
      </w:r>
      <w:r w:rsidR="00982C0A">
        <w:rPr>
          <w:rFonts w:ascii="Times New Roman" w:hAnsi="Times New Roman" w:cs="Times New Roman"/>
          <w:sz w:val="24"/>
          <w:szCs w:val="24"/>
        </w:rPr>
        <w:t xml:space="preserve"> </w:t>
      </w:r>
      <w:r w:rsidR="003A265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259C9B8" w14:textId="11531E8B" w:rsidR="009E68E3" w:rsidRDefault="004B727C" w:rsidP="00167B1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946DEC">
        <w:rPr>
          <w:rFonts w:ascii="Times New Roman" w:hAnsi="Times New Roman" w:cs="Times New Roman"/>
          <w:sz w:val="24"/>
          <w:szCs w:val="24"/>
        </w:rPr>
        <w:t>Moreover</w:t>
      </w:r>
      <w:r>
        <w:rPr>
          <w:rFonts w:ascii="Times New Roman" w:hAnsi="Times New Roman" w:cs="Times New Roman"/>
          <w:sz w:val="24"/>
          <w:szCs w:val="24"/>
        </w:rPr>
        <w:t>,</w:t>
      </w:r>
      <w:r w:rsidR="00946DEC">
        <w:rPr>
          <w:rFonts w:ascii="Times New Roman" w:hAnsi="Times New Roman" w:cs="Times New Roman"/>
          <w:sz w:val="24"/>
          <w:szCs w:val="24"/>
        </w:rPr>
        <w:t xml:space="preserve"> Josef K. has been accused and is facing a trial despite being innocent.</w:t>
      </w:r>
      <w:r w:rsidR="007D4858">
        <w:rPr>
          <w:rFonts w:ascii="Times New Roman" w:hAnsi="Times New Roman" w:cs="Times New Roman"/>
          <w:sz w:val="24"/>
          <w:szCs w:val="24"/>
        </w:rPr>
        <w:t xml:space="preserve"> He is a modern </w:t>
      </w:r>
      <w:r w:rsidR="00343AB5">
        <w:rPr>
          <w:rFonts w:ascii="Times New Roman" w:hAnsi="Times New Roman" w:cs="Times New Roman"/>
          <w:sz w:val="24"/>
          <w:szCs w:val="24"/>
        </w:rPr>
        <w:t>industrious,</w:t>
      </w:r>
      <w:r w:rsidR="007D4858">
        <w:rPr>
          <w:rFonts w:ascii="Times New Roman" w:hAnsi="Times New Roman" w:cs="Times New Roman"/>
          <w:sz w:val="24"/>
          <w:szCs w:val="24"/>
        </w:rPr>
        <w:t xml:space="preserve"> </w:t>
      </w:r>
      <w:r w:rsidR="00476D6C">
        <w:rPr>
          <w:rFonts w:ascii="Times New Roman" w:hAnsi="Times New Roman" w:cs="Times New Roman"/>
          <w:sz w:val="24"/>
          <w:szCs w:val="24"/>
        </w:rPr>
        <w:t>character and e</w:t>
      </w:r>
      <w:r w:rsidR="003F095B">
        <w:rPr>
          <w:rFonts w:ascii="Times New Roman" w:hAnsi="Times New Roman" w:cs="Times New Roman"/>
          <w:sz w:val="24"/>
          <w:szCs w:val="24"/>
        </w:rPr>
        <w:t>fficient but has been convicted.</w:t>
      </w:r>
      <w:r w:rsidR="00343AB5">
        <w:rPr>
          <w:rFonts w:ascii="Times New Roman" w:hAnsi="Times New Roman" w:cs="Times New Roman"/>
          <w:sz w:val="24"/>
          <w:szCs w:val="24"/>
        </w:rPr>
        <w:t xml:space="preserve"> </w:t>
      </w:r>
      <w:r w:rsidR="00870F43">
        <w:rPr>
          <w:rFonts w:ascii="Times New Roman" w:hAnsi="Times New Roman" w:cs="Times New Roman"/>
          <w:sz w:val="24"/>
          <w:szCs w:val="24"/>
        </w:rPr>
        <w:t>Her</w:t>
      </w:r>
      <w:r w:rsidR="00A7581B">
        <w:rPr>
          <w:rFonts w:ascii="Times New Roman" w:hAnsi="Times New Roman" w:cs="Times New Roman"/>
          <w:sz w:val="24"/>
          <w:szCs w:val="24"/>
        </w:rPr>
        <w:t xml:space="preserve">e, the essence of the novel is presented which </w:t>
      </w:r>
      <w:r w:rsidR="00B905A6">
        <w:rPr>
          <w:rFonts w:ascii="Times New Roman" w:hAnsi="Times New Roman" w:cs="Times New Roman"/>
          <w:sz w:val="24"/>
          <w:szCs w:val="24"/>
        </w:rPr>
        <w:t>is the mo</w:t>
      </w:r>
      <w:r w:rsidR="002F025D">
        <w:rPr>
          <w:rFonts w:ascii="Times New Roman" w:hAnsi="Times New Roman" w:cs="Times New Roman"/>
          <w:sz w:val="24"/>
          <w:szCs w:val="24"/>
        </w:rPr>
        <w:t>st val</w:t>
      </w:r>
      <w:r w:rsidR="00655FBE">
        <w:rPr>
          <w:rFonts w:ascii="Times New Roman" w:hAnsi="Times New Roman" w:cs="Times New Roman"/>
          <w:sz w:val="24"/>
          <w:szCs w:val="24"/>
        </w:rPr>
        <w:t>uable and worthy lesson learned from the novel.</w:t>
      </w:r>
      <w:r w:rsidR="007A1DB5">
        <w:rPr>
          <w:rFonts w:ascii="Times New Roman" w:hAnsi="Times New Roman" w:cs="Times New Roman"/>
          <w:sz w:val="24"/>
          <w:szCs w:val="24"/>
        </w:rPr>
        <w:t xml:space="preserve"> The </w:t>
      </w:r>
      <w:r w:rsidR="00735230">
        <w:rPr>
          <w:rFonts w:ascii="Times New Roman" w:hAnsi="Times New Roman" w:cs="Times New Roman"/>
          <w:sz w:val="24"/>
          <w:szCs w:val="24"/>
        </w:rPr>
        <w:t>traditional vision o</w:t>
      </w:r>
      <w:r w:rsidR="00A34015">
        <w:rPr>
          <w:rFonts w:ascii="Times New Roman" w:hAnsi="Times New Roman" w:cs="Times New Roman"/>
          <w:sz w:val="24"/>
          <w:szCs w:val="24"/>
        </w:rPr>
        <w:t xml:space="preserve">f human being adheres to social expectations and norms </w:t>
      </w:r>
      <w:r w:rsidR="00D82ACE">
        <w:rPr>
          <w:rFonts w:ascii="Times New Roman" w:hAnsi="Times New Roman" w:cs="Times New Roman"/>
          <w:sz w:val="24"/>
          <w:szCs w:val="24"/>
        </w:rPr>
        <w:t>and finds success.</w:t>
      </w:r>
      <w:r w:rsidR="00856EB2">
        <w:rPr>
          <w:rFonts w:ascii="Times New Roman" w:hAnsi="Times New Roman" w:cs="Times New Roman"/>
          <w:sz w:val="24"/>
          <w:szCs w:val="24"/>
        </w:rPr>
        <w:t xml:space="preserve"> However, Joseph does exactly the same but </w:t>
      </w:r>
      <w:r w:rsidR="00E22DAC">
        <w:rPr>
          <w:rFonts w:ascii="Times New Roman" w:hAnsi="Times New Roman" w:cs="Times New Roman"/>
          <w:sz w:val="24"/>
          <w:szCs w:val="24"/>
        </w:rPr>
        <w:t>fails</w:t>
      </w:r>
      <w:r w:rsidR="00856EB2">
        <w:rPr>
          <w:rFonts w:ascii="Times New Roman" w:hAnsi="Times New Roman" w:cs="Times New Roman"/>
          <w:sz w:val="24"/>
          <w:szCs w:val="24"/>
        </w:rPr>
        <w:t xml:space="preserve"> to accomplish success </w:t>
      </w:r>
      <w:r w:rsidR="00E22DAC">
        <w:rPr>
          <w:rFonts w:ascii="Times New Roman" w:hAnsi="Times New Roman" w:cs="Times New Roman"/>
          <w:sz w:val="24"/>
          <w:szCs w:val="24"/>
        </w:rPr>
        <w:t>or even</w:t>
      </w:r>
      <w:r w:rsidR="004C2644">
        <w:rPr>
          <w:rFonts w:ascii="Times New Roman" w:hAnsi="Times New Roman" w:cs="Times New Roman"/>
          <w:sz w:val="24"/>
          <w:szCs w:val="24"/>
        </w:rPr>
        <w:t xml:space="preserve"> </w:t>
      </w:r>
      <w:r w:rsidR="00AB24CA">
        <w:rPr>
          <w:rFonts w:ascii="Times New Roman" w:hAnsi="Times New Roman" w:cs="Times New Roman"/>
          <w:sz w:val="24"/>
          <w:szCs w:val="24"/>
        </w:rPr>
        <w:t xml:space="preserve">acceptance in the community. Kafka </w:t>
      </w:r>
      <w:r w:rsidR="00C56CA1">
        <w:rPr>
          <w:rFonts w:ascii="Times New Roman" w:hAnsi="Times New Roman" w:cs="Times New Roman"/>
          <w:sz w:val="24"/>
          <w:szCs w:val="24"/>
        </w:rPr>
        <w:t xml:space="preserve">has expressed the thoughts as the world is a cruel place where humanity is desecrated at the hands of </w:t>
      </w:r>
      <w:r w:rsidR="005722F7">
        <w:rPr>
          <w:rFonts w:ascii="Times New Roman" w:hAnsi="Times New Roman" w:cs="Times New Roman"/>
          <w:sz w:val="24"/>
          <w:szCs w:val="24"/>
        </w:rPr>
        <w:t xml:space="preserve">cruel rulers an </w:t>
      </w:r>
      <w:r w:rsidR="001C1BB3">
        <w:rPr>
          <w:rFonts w:ascii="Times New Roman" w:hAnsi="Times New Roman" w:cs="Times New Roman"/>
          <w:sz w:val="24"/>
          <w:szCs w:val="24"/>
        </w:rPr>
        <w:t>oppressive regime</w:t>
      </w:r>
      <w:r w:rsidR="005722F7">
        <w:rPr>
          <w:rFonts w:ascii="Times New Roman" w:hAnsi="Times New Roman" w:cs="Times New Roman"/>
          <w:sz w:val="24"/>
          <w:szCs w:val="24"/>
        </w:rPr>
        <w:t>.</w:t>
      </w:r>
      <w:r w:rsidR="00920C7F">
        <w:rPr>
          <w:rFonts w:ascii="Times New Roman" w:hAnsi="Times New Roman" w:cs="Times New Roman"/>
          <w:sz w:val="24"/>
          <w:szCs w:val="24"/>
        </w:rPr>
        <w:t xml:space="preserve"> These thoughts are a</w:t>
      </w:r>
      <w:r w:rsidR="00E315DB">
        <w:rPr>
          <w:rFonts w:ascii="Times New Roman" w:hAnsi="Times New Roman" w:cs="Times New Roman"/>
          <w:sz w:val="24"/>
          <w:szCs w:val="24"/>
        </w:rPr>
        <w:t>n expli</w:t>
      </w:r>
      <w:r w:rsidR="00B0134C">
        <w:rPr>
          <w:rFonts w:ascii="Times New Roman" w:hAnsi="Times New Roman" w:cs="Times New Roman"/>
          <w:sz w:val="24"/>
          <w:szCs w:val="24"/>
        </w:rPr>
        <w:t>cit illustration of the radical</w:t>
      </w:r>
      <w:r w:rsidR="00F76C0F">
        <w:rPr>
          <w:rFonts w:ascii="Times New Roman" w:hAnsi="Times New Roman" w:cs="Times New Roman"/>
          <w:sz w:val="24"/>
          <w:szCs w:val="24"/>
        </w:rPr>
        <w:t xml:space="preserve"> </w:t>
      </w:r>
      <w:r w:rsidR="00F133A1">
        <w:rPr>
          <w:rFonts w:ascii="Times New Roman" w:hAnsi="Times New Roman" w:cs="Times New Roman"/>
          <w:sz w:val="24"/>
          <w:szCs w:val="24"/>
        </w:rPr>
        <w:t>instances that existed at the time of publication of The Trial</w:t>
      </w:r>
      <w:r w:rsidR="00615880">
        <w:rPr>
          <w:rFonts w:ascii="Times New Roman" w:hAnsi="Times New Roman" w:cs="Times New Roman"/>
          <w:sz w:val="24"/>
          <w:szCs w:val="24"/>
        </w:rPr>
        <w:t xml:space="preserve">. </w:t>
      </w:r>
      <w:r w:rsidR="00CF1C11">
        <w:rPr>
          <w:rFonts w:ascii="Times New Roman" w:hAnsi="Times New Roman" w:cs="Times New Roman"/>
          <w:sz w:val="24"/>
          <w:szCs w:val="24"/>
        </w:rPr>
        <w:t>Kafka h</w:t>
      </w:r>
      <w:r w:rsidR="00685987">
        <w:rPr>
          <w:rFonts w:ascii="Times New Roman" w:hAnsi="Times New Roman" w:cs="Times New Roman"/>
          <w:sz w:val="24"/>
          <w:szCs w:val="24"/>
        </w:rPr>
        <w:t xml:space="preserve">as sublimely demonstrated </w:t>
      </w:r>
      <w:r w:rsidR="003F128C">
        <w:rPr>
          <w:rFonts w:ascii="Times New Roman" w:hAnsi="Times New Roman" w:cs="Times New Roman"/>
          <w:sz w:val="24"/>
          <w:szCs w:val="24"/>
        </w:rPr>
        <w:t xml:space="preserve">that the most haunting principle in the </w:t>
      </w:r>
      <w:r w:rsidR="00BB052F">
        <w:rPr>
          <w:rFonts w:ascii="Times New Roman" w:hAnsi="Times New Roman" w:cs="Times New Roman"/>
          <w:sz w:val="24"/>
          <w:szCs w:val="24"/>
        </w:rPr>
        <w:t xml:space="preserve">modern state of affairs is that redemption is illusory. The values </w:t>
      </w:r>
      <w:r w:rsidR="002579AB">
        <w:rPr>
          <w:rFonts w:ascii="Times New Roman" w:hAnsi="Times New Roman" w:cs="Times New Roman"/>
          <w:sz w:val="24"/>
          <w:szCs w:val="24"/>
        </w:rPr>
        <w:t>and norms upon which human life</w:t>
      </w:r>
      <w:r w:rsidR="000E7A50">
        <w:rPr>
          <w:rFonts w:ascii="Times New Roman" w:hAnsi="Times New Roman" w:cs="Times New Roman"/>
          <w:sz w:val="24"/>
          <w:szCs w:val="24"/>
        </w:rPr>
        <w:t xml:space="preserve"> is established succumb to the oppression and </w:t>
      </w:r>
      <w:r w:rsidR="005B7844">
        <w:rPr>
          <w:rFonts w:ascii="Times New Roman" w:hAnsi="Times New Roman" w:cs="Times New Roman"/>
          <w:sz w:val="24"/>
          <w:szCs w:val="24"/>
        </w:rPr>
        <w:t xml:space="preserve">unfairness. However, </w:t>
      </w:r>
      <w:r w:rsidR="001E6FB3">
        <w:rPr>
          <w:rFonts w:ascii="Times New Roman" w:hAnsi="Times New Roman" w:cs="Times New Roman"/>
          <w:sz w:val="24"/>
          <w:szCs w:val="24"/>
        </w:rPr>
        <w:t xml:space="preserve">the oppressors are </w:t>
      </w:r>
      <w:r w:rsidR="00CE088B">
        <w:rPr>
          <w:rFonts w:ascii="Times New Roman" w:hAnsi="Times New Roman" w:cs="Times New Roman"/>
          <w:sz w:val="24"/>
          <w:szCs w:val="24"/>
        </w:rPr>
        <w:t xml:space="preserve">safeguarded from being </w:t>
      </w:r>
      <w:r w:rsidR="005103CD">
        <w:rPr>
          <w:rFonts w:ascii="Times New Roman" w:hAnsi="Times New Roman" w:cs="Times New Roman"/>
          <w:sz w:val="24"/>
          <w:szCs w:val="24"/>
        </w:rPr>
        <w:t>ill-treated because they do not conform</w:t>
      </w:r>
      <w:r w:rsidR="002E0951">
        <w:rPr>
          <w:rFonts w:ascii="Times New Roman" w:hAnsi="Times New Roman" w:cs="Times New Roman"/>
          <w:sz w:val="24"/>
          <w:szCs w:val="24"/>
        </w:rPr>
        <w:t xml:space="preserve"> to ethical, moral and legal values.</w:t>
      </w:r>
      <w:r w:rsidR="00EB2415">
        <w:rPr>
          <w:rFonts w:ascii="Times New Roman" w:hAnsi="Times New Roman" w:cs="Times New Roman"/>
          <w:sz w:val="24"/>
          <w:szCs w:val="24"/>
        </w:rPr>
        <w:t xml:space="preserve"> Justice can be fleeting </w:t>
      </w:r>
      <w:r w:rsidR="00594BC4">
        <w:rPr>
          <w:rFonts w:ascii="Times New Roman" w:hAnsi="Times New Roman" w:cs="Times New Roman"/>
          <w:sz w:val="24"/>
          <w:szCs w:val="24"/>
        </w:rPr>
        <w:t>whi</w:t>
      </w:r>
      <w:r w:rsidR="00C26876">
        <w:rPr>
          <w:rFonts w:ascii="Times New Roman" w:hAnsi="Times New Roman" w:cs="Times New Roman"/>
          <w:sz w:val="24"/>
          <w:szCs w:val="24"/>
        </w:rPr>
        <w:t xml:space="preserve">ch is the tragedy of the modern era. </w:t>
      </w:r>
      <w:r w:rsidR="00E47E3C">
        <w:rPr>
          <w:rFonts w:ascii="Times New Roman" w:hAnsi="Times New Roman" w:cs="Times New Roman"/>
          <w:sz w:val="24"/>
          <w:szCs w:val="24"/>
        </w:rPr>
        <w:t>The novel is aime</w:t>
      </w:r>
      <w:r w:rsidR="00C72BC5">
        <w:rPr>
          <w:rFonts w:ascii="Times New Roman" w:hAnsi="Times New Roman" w:cs="Times New Roman"/>
          <w:sz w:val="24"/>
          <w:szCs w:val="24"/>
        </w:rPr>
        <w:t>d at a diverse au</w:t>
      </w:r>
      <w:r w:rsidR="00B26785">
        <w:rPr>
          <w:rFonts w:ascii="Times New Roman" w:hAnsi="Times New Roman" w:cs="Times New Roman"/>
          <w:sz w:val="24"/>
          <w:szCs w:val="24"/>
        </w:rPr>
        <w:t>dience. Students can read it to</w:t>
      </w:r>
      <w:r w:rsidR="004D3B32">
        <w:rPr>
          <w:rFonts w:ascii="Times New Roman" w:hAnsi="Times New Roman" w:cs="Times New Roman"/>
          <w:sz w:val="24"/>
          <w:szCs w:val="24"/>
        </w:rPr>
        <w:t xml:space="preserve"> </w:t>
      </w:r>
      <w:r w:rsidR="00A43769">
        <w:rPr>
          <w:rFonts w:ascii="Times New Roman" w:hAnsi="Times New Roman" w:cs="Times New Roman"/>
          <w:sz w:val="24"/>
          <w:szCs w:val="24"/>
        </w:rPr>
        <w:t>enhan</w:t>
      </w:r>
      <w:r w:rsidR="00D44E59">
        <w:rPr>
          <w:rFonts w:ascii="Times New Roman" w:hAnsi="Times New Roman" w:cs="Times New Roman"/>
          <w:sz w:val="24"/>
          <w:szCs w:val="24"/>
        </w:rPr>
        <w:t>ce their critical thin</w:t>
      </w:r>
      <w:r w:rsidR="009B35AB">
        <w:rPr>
          <w:rFonts w:ascii="Times New Roman" w:hAnsi="Times New Roman" w:cs="Times New Roman"/>
          <w:sz w:val="24"/>
          <w:szCs w:val="24"/>
        </w:rPr>
        <w:t xml:space="preserve">king skills and beware </w:t>
      </w:r>
      <w:r w:rsidR="000D1FF2">
        <w:rPr>
          <w:rFonts w:ascii="Times New Roman" w:hAnsi="Times New Roman" w:cs="Times New Roman"/>
          <w:sz w:val="24"/>
          <w:szCs w:val="24"/>
        </w:rPr>
        <w:t>of the politic</w:t>
      </w:r>
      <w:r w:rsidR="00D37C09">
        <w:rPr>
          <w:rFonts w:ascii="Times New Roman" w:hAnsi="Times New Roman" w:cs="Times New Roman"/>
          <w:sz w:val="24"/>
          <w:szCs w:val="24"/>
        </w:rPr>
        <w:t>al and d</w:t>
      </w:r>
      <w:r w:rsidR="00517618">
        <w:rPr>
          <w:rFonts w:ascii="Times New Roman" w:hAnsi="Times New Roman" w:cs="Times New Roman"/>
          <w:sz w:val="24"/>
          <w:szCs w:val="24"/>
        </w:rPr>
        <w:t>omestic state of affairs at the time of publication of the novel.</w:t>
      </w:r>
      <w:r w:rsidR="002E55C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99C410E" w14:textId="77777777" w:rsidR="00AD7EF3" w:rsidRPr="001C1BB3" w:rsidRDefault="004B727C" w:rsidP="00167B1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1C1BB3">
        <w:rPr>
          <w:rFonts w:ascii="Times New Roman" w:hAnsi="Times New Roman" w:cs="Times New Roman"/>
          <w:b/>
          <w:sz w:val="24"/>
          <w:szCs w:val="24"/>
          <w:u w:val="single"/>
        </w:rPr>
        <w:t>Conclusion</w:t>
      </w:r>
    </w:p>
    <w:p w14:paraId="0A788C2F" w14:textId="77777777" w:rsidR="003D406F" w:rsidRDefault="004B727C" w:rsidP="005263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857DF">
        <w:rPr>
          <w:rFonts w:ascii="Times New Roman" w:hAnsi="Times New Roman" w:cs="Times New Roman"/>
          <w:sz w:val="24"/>
          <w:szCs w:val="24"/>
        </w:rPr>
        <w:t xml:space="preserve"> </w:t>
      </w:r>
      <w:r w:rsidR="004E74F7">
        <w:rPr>
          <w:rFonts w:ascii="Times New Roman" w:hAnsi="Times New Roman" w:cs="Times New Roman"/>
          <w:sz w:val="24"/>
          <w:szCs w:val="24"/>
        </w:rPr>
        <w:t xml:space="preserve"> </w:t>
      </w:r>
      <w:r w:rsidR="00AD7EF3">
        <w:rPr>
          <w:rFonts w:ascii="Times New Roman" w:hAnsi="Times New Roman" w:cs="Times New Roman"/>
          <w:sz w:val="24"/>
          <w:szCs w:val="24"/>
        </w:rPr>
        <w:t>The Trial is a scintillating piece of Kafka</w:t>
      </w:r>
      <w:r w:rsidR="0027528E">
        <w:rPr>
          <w:rFonts w:ascii="Times New Roman" w:hAnsi="Times New Roman" w:cs="Times New Roman"/>
          <w:sz w:val="24"/>
          <w:szCs w:val="24"/>
        </w:rPr>
        <w:t xml:space="preserve"> which underpins the unfairness and inequality </w:t>
      </w:r>
      <w:r w:rsidR="00C608C6">
        <w:rPr>
          <w:rFonts w:ascii="Times New Roman" w:hAnsi="Times New Roman" w:cs="Times New Roman"/>
          <w:sz w:val="24"/>
          <w:szCs w:val="24"/>
        </w:rPr>
        <w:t xml:space="preserve">in the </w:t>
      </w:r>
      <w:r w:rsidR="006F150C">
        <w:rPr>
          <w:rFonts w:ascii="Times New Roman" w:hAnsi="Times New Roman" w:cs="Times New Roman"/>
          <w:sz w:val="24"/>
          <w:szCs w:val="24"/>
        </w:rPr>
        <w:t>echelons</w:t>
      </w:r>
      <w:r w:rsidR="00C608C6">
        <w:rPr>
          <w:rFonts w:ascii="Times New Roman" w:hAnsi="Times New Roman" w:cs="Times New Roman"/>
          <w:sz w:val="24"/>
          <w:szCs w:val="24"/>
        </w:rPr>
        <w:t xml:space="preserve"> of power.</w:t>
      </w:r>
      <w:r w:rsidR="006F150C">
        <w:rPr>
          <w:rFonts w:ascii="Times New Roman" w:hAnsi="Times New Roman" w:cs="Times New Roman"/>
          <w:sz w:val="24"/>
          <w:szCs w:val="24"/>
        </w:rPr>
        <w:t xml:space="preserve"> Ind</w:t>
      </w:r>
      <w:r w:rsidR="002E6357">
        <w:rPr>
          <w:rFonts w:ascii="Times New Roman" w:hAnsi="Times New Roman" w:cs="Times New Roman"/>
          <w:sz w:val="24"/>
          <w:szCs w:val="24"/>
        </w:rPr>
        <w:t xml:space="preserve">ividuals who prefer to </w:t>
      </w:r>
      <w:r w:rsidR="005256A1">
        <w:rPr>
          <w:rFonts w:ascii="Times New Roman" w:hAnsi="Times New Roman" w:cs="Times New Roman"/>
          <w:sz w:val="24"/>
          <w:szCs w:val="24"/>
        </w:rPr>
        <w:t xml:space="preserve">conform to ethics, fairness and </w:t>
      </w:r>
      <w:r w:rsidR="00D66ABB">
        <w:rPr>
          <w:rFonts w:ascii="Times New Roman" w:hAnsi="Times New Roman" w:cs="Times New Roman"/>
          <w:sz w:val="24"/>
          <w:szCs w:val="24"/>
        </w:rPr>
        <w:t xml:space="preserve">law are crushed by the </w:t>
      </w:r>
      <w:r w:rsidR="005263A1">
        <w:rPr>
          <w:rFonts w:ascii="Times New Roman" w:hAnsi="Times New Roman" w:cs="Times New Roman"/>
          <w:sz w:val="24"/>
          <w:szCs w:val="24"/>
        </w:rPr>
        <w:t>powerful</w:t>
      </w:r>
      <w:r w:rsidR="004B367F">
        <w:rPr>
          <w:rFonts w:ascii="Times New Roman" w:hAnsi="Times New Roman" w:cs="Times New Roman"/>
          <w:sz w:val="24"/>
          <w:szCs w:val="24"/>
        </w:rPr>
        <w:t xml:space="preserve"> </w:t>
      </w:r>
      <w:r w:rsidR="005263A1">
        <w:rPr>
          <w:rFonts w:ascii="Times New Roman" w:hAnsi="Times New Roman" w:cs="Times New Roman"/>
          <w:sz w:val="24"/>
          <w:szCs w:val="24"/>
        </w:rPr>
        <w:t>people</w:t>
      </w:r>
      <w:r w:rsidR="004B367F">
        <w:rPr>
          <w:rFonts w:ascii="Times New Roman" w:hAnsi="Times New Roman" w:cs="Times New Roman"/>
          <w:sz w:val="24"/>
          <w:szCs w:val="24"/>
        </w:rPr>
        <w:t xml:space="preserve"> and it is a tragedy of human beings. </w:t>
      </w:r>
      <w:r w:rsidR="005263A1">
        <w:rPr>
          <w:rFonts w:ascii="Times New Roman" w:hAnsi="Times New Roman" w:cs="Times New Roman"/>
          <w:sz w:val="24"/>
          <w:szCs w:val="24"/>
        </w:rPr>
        <w:t xml:space="preserve">The </w:t>
      </w:r>
      <w:r w:rsidR="00DB24F3">
        <w:rPr>
          <w:rFonts w:ascii="Times New Roman" w:hAnsi="Times New Roman" w:cs="Times New Roman"/>
          <w:sz w:val="24"/>
          <w:szCs w:val="24"/>
        </w:rPr>
        <w:t>characters</w:t>
      </w:r>
      <w:r w:rsidR="005263A1">
        <w:rPr>
          <w:rFonts w:ascii="Times New Roman" w:hAnsi="Times New Roman" w:cs="Times New Roman"/>
          <w:sz w:val="24"/>
          <w:szCs w:val="24"/>
        </w:rPr>
        <w:t xml:space="preserve"> and the settings of t</w:t>
      </w:r>
      <w:r w:rsidR="009F413A">
        <w:rPr>
          <w:rFonts w:ascii="Times New Roman" w:hAnsi="Times New Roman" w:cs="Times New Roman"/>
          <w:sz w:val="24"/>
          <w:szCs w:val="24"/>
        </w:rPr>
        <w:t>he n</w:t>
      </w:r>
      <w:r w:rsidR="00EB1483">
        <w:rPr>
          <w:rFonts w:ascii="Times New Roman" w:hAnsi="Times New Roman" w:cs="Times New Roman"/>
          <w:sz w:val="24"/>
          <w:szCs w:val="24"/>
        </w:rPr>
        <w:t>ovel speak vo</w:t>
      </w:r>
      <w:r w:rsidR="00891565">
        <w:rPr>
          <w:rFonts w:ascii="Times New Roman" w:hAnsi="Times New Roman" w:cs="Times New Roman"/>
          <w:sz w:val="24"/>
          <w:szCs w:val="24"/>
        </w:rPr>
        <w:t>lumes about the expertise of Kaf</w:t>
      </w:r>
      <w:r w:rsidR="00EB1483">
        <w:rPr>
          <w:rFonts w:ascii="Times New Roman" w:hAnsi="Times New Roman" w:cs="Times New Roman"/>
          <w:sz w:val="24"/>
          <w:szCs w:val="24"/>
        </w:rPr>
        <w:t>ka put into this work.</w:t>
      </w:r>
      <w:r w:rsidR="00891565">
        <w:rPr>
          <w:rFonts w:ascii="Times New Roman" w:hAnsi="Times New Roman" w:cs="Times New Roman"/>
          <w:sz w:val="24"/>
          <w:szCs w:val="24"/>
        </w:rPr>
        <w:t xml:space="preserve"> </w:t>
      </w:r>
      <w:r w:rsidR="004D0861">
        <w:rPr>
          <w:rFonts w:ascii="Times New Roman" w:hAnsi="Times New Roman" w:cs="Times New Roman"/>
          <w:sz w:val="24"/>
          <w:szCs w:val="24"/>
        </w:rPr>
        <w:t xml:space="preserve">Several </w:t>
      </w:r>
      <w:r w:rsidR="00F33043">
        <w:rPr>
          <w:rFonts w:ascii="Times New Roman" w:hAnsi="Times New Roman" w:cs="Times New Roman"/>
          <w:sz w:val="24"/>
          <w:szCs w:val="24"/>
        </w:rPr>
        <w:t xml:space="preserve">philosophical </w:t>
      </w:r>
      <w:r w:rsidR="00B11676">
        <w:rPr>
          <w:rFonts w:ascii="Times New Roman" w:hAnsi="Times New Roman" w:cs="Times New Roman"/>
          <w:sz w:val="24"/>
          <w:szCs w:val="24"/>
        </w:rPr>
        <w:lastRenderedPageBreak/>
        <w:t>interpretations</w:t>
      </w:r>
      <w:r w:rsidR="00F33043">
        <w:rPr>
          <w:rFonts w:ascii="Times New Roman" w:hAnsi="Times New Roman" w:cs="Times New Roman"/>
          <w:sz w:val="24"/>
          <w:szCs w:val="24"/>
        </w:rPr>
        <w:t xml:space="preserve"> can </w:t>
      </w:r>
      <w:r w:rsidR="00B11676">
        <w:rPr>
          <w:rFonts w:ascii="Times New Roman" w:hAnsi="Times New Roman" w:cs="Times New Roman"/>
          <w:sz w:val="24"/>
          <w:szCs w:val="24"/>
        </w:rPr>
        <w:t xml:space="preserve">also </w:t>
      </w:r>
      <w:r w:rsidR="007D36C3">
        <w:rPr>
          <w:rFonts w:ascii="Times New Roman" w:hAnsi="Times New Roman" w:cs="Times New Roman"/>
          <w:sz w:val="24"/>
          <w:szCs w:val="24"/>
        </w:rPr>
        <w:t>be deduced from the work.</w:t>
      </w:r>
      <w:r w:rsidR="00804119">
        <w:rPr>
          <w:rFonts w:ascii="Times New Roman" w:hAnsi="Times New Roman" w:cs="Times New Roman"/>
          <w:sz w:val="24"/>
          <w:szCs w:val="24"/>
        </w:rPr>
        <w:t xml:space="preserve"> The nature of humans is highlighted as they are </w:t>
      </w:r>
      <w:r w:rsidR="008643C6">
        <w:rPr>
          <w:rFonts w:ascii="Times New Roman" w:hAnsi="Times New Roman" w:cs="Times New Roman"/>
          <w:sz w:val="24"/>
          <w:szCs w:val="24"/>
        </w:rPr>
        <w:t xml:space="preserve">inclined toward oppressing the </w:t>
      </w:r>
      <w:r w:rsidR="009115AF">
        <w:rPr>
          <w:rFonts w:ascii="Times New Roman" w:hAnsi="Times New Roman" w:cs="Times New Roman"/>
          <w:sz w:val="24"/>
          <w:szCs w:val="24"/>
        </w:rPr>
        <w:t>feeble and all these ideas were taken from the era when the novel was published.</w:t>
      </w:r>
      <w:r w:rsidR="00BD55C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DA6A63D" w14:textId="77777777"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0D4450B9" w14:textId="77777777"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10D98587" w14:textId="77777777"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03E447FD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67AA745F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113F5AF3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4690C81C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3B59BDFA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7CD9F78F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50FB1DB0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4CAEC2C7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67731DF6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4651661F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3BC7817D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6FBF6429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1C726B3D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6C88BDD4" w14:textId="77777777"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54E75078" w14:textId="77777777" w:rsidR="00BD55CA" w:rsidRDefault="00BD55CA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4906FF82" w14:textId="77777777" w:rsidR="00BD55CA" w:rsidRDefault="00BD55CA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2C84F7FE" w14:textId="77777777" w:rsidR="00BD55CA" w:rsidRDefault="00BD55CA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042A95FB" w14:textId="77777777" w:rsidR="004B59D5" w:rsidRDefault="004B727C" w:rsidP="00343E9F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</w:t>
      </w:r>
    </w:p>
    <w:p w14:paraId="70C87554" w14:textId="77777777" w:rsidR="00343E9F" w:rsidRPr="00343E9F" w:rsidRDefault="004B727C" w:rsidP="00343E9F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343E9F">
        <w:rPr>
          <w:rFonts w:ascii="Times New Roman" w:hAnsi="Times New Roman" w:cs="Times New Roman"/>
          <w:sz w:val="24"/>
        </w:rPr>
        <w:t xml:space="preserve">Kafka, Franz, and Mike Mitchell. </w:t>
      </w:r>
      <w:r w:rsidRPr="00343E9F">
        <w:rPr>
          <w:rFonts w:ascii="Times New Roman" w:hAnsi="Times New Roman" w:cs="Times New Roman"/>
          <w:i/>
          <w:iCs/>
          <w:sz w:val="24"/>
        </w:rPr>
        <w:t>The Trial</w:t>
      </w:r>
      <w:r w:rsidRPr="00343E9F">
        <w:rPr>
          <w:rFonts w:ascii="Times New Roman" w:hAnsi="Times New Roman" w:cs="Times New Roman"/>
          <w:sz w:val="24"/>
        </w:rPr>
        <w:t>. Oxford University Press, 2009.</w:t>
      </w:r>
    </w:p>
    <w:p w14:paraId="554A0BBA" w14:textId="77777777" w:rsidR="004B59D5" w:rsidRPr="00A8393A" w:rsidRDefault="004B727C" w:rsidP="009A1AE9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B59D5" w:rsidRPr="00A8393A" w:rsidSect="00A8393A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E1ABD45" w14:textId="77777777" w:rsidR="00D136D1" w:rsidRDefault="00D136D1">
      <w:pPr>
        <w:spacing w:after="0" w:line="240" w:lineRule="auto"/>
      </w:pPr>
      <w:r>
        <w:separator/>
      </w:r>
    </w:p>
  </w:endnote>
  <w:endnote w:type="continuationSeparator" w:id="0">
    <w:p w14:paraId="55F03A36" w14:textId="77777777" w:rsidR="00D136D1" w:rsidRDefault="00D136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F4F4B12" w14:textId="77777777" w:rsidR="00D136D1" w:rsidRDefault="00D136D1">
      <w:pPr>
        <w:spacing w:after="0" w:line="240" w:lineRule="auto"/>
      </w:pPr>
      <w:r>
        <w:separator/>
      </w:r>
    </w:p>
  </w:footnote>
  <w:footnote w:type="continuationSeparator" w:id="0">
    <w:p w14:paraId="616F6DD3" w14:textId="77777777" w:rsidR="00D136D1" w:rsidRDefault="00D136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5B74B31" w14:textId="77777777" w:rsidR="00A8393A" w:rsidRPr="00A8393A" w:rsidRDefault="004B727C" w:rsidP="00A8393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8393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144EA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8D57EA" w:rsidRPr="00A839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8393A"/>
    <w:rsid w:val="00000A7E"/>
    <w:rsid w:val="00004668"/>
    <w:rsid w:val="00017C8A"/>
    <w:rsid w:val="000218D7"/>
    <w:rsid w:val="0002749C"/>
    <w:rsid w:val="00050DEF"/>
    <w:rsid w:val="00054F65"/>
    <w:rsid w:val="0006067B"/>
    <w:rsid w:val="00082070"/>
    <w:rsid w:val="000A0070"/>
    <w:rsid w:val="000A0628"/>
    <w:rsid w:val="000A2BE5"/>
    <w:rsid w:val="000B5874"/>
    <w:rsid w:val="000B7FB2"/>
    <w:rsid w:val="000D1FF2"/>
    <w:rsid w:val="000D4902"/>
    <w:rsid w:val="000E132D"/>
    <w:rsid w:val="000E7A50"/>
    <w:rsid w:val="00111B03"/>
    <w:rsid w:val="00112DC0"/>
    <w:rsid w:val="00127338"/>
    <w:rsid w:val="001425A0"/>
    <w:rsid w:val="00147F78"/>
    <w:rsid w:val="0015031C"/>
    <w:rsid w:val="00167B15"/>
    <w:rsid w:val="001857DF"/>
    <w:rsid w:val="001976F3"/>
    <w:rsid w:val="001A3700"/>
    <w:rsid w:val="001C1BB3"/>
    <w:rsid w:val="001C5BF1"/>
    <w:rsid w:val="001D75DC"/>
    <w:rsid w:val="001E1188"/>
    <w:rsid w:val="001E6FB3"/>
    <w:rsid w:val="002128DC"/>
    <w:rsid w:val="002211B3"/>
    <w:rsid w:val="002324B1"/>
    <w:rsid w:val="0023333D"/>
    <w:rsid w:val="002461A1"/>
    <w:rsid w:val="002579AB"/>
    <w:rsid w:val="00266475"/>
    <w:rsid w:val="0027162B"/>
    <w:rsid w:val="002740FD"/>
    <w:rsid w:val="0027528E"/>
    <w:rsid w:val="0028720E"/>
    <w:rsid w:val="00287C80"/>
    <w:rsid w:val="00292521"/>
    <w:rsid w:val="002A6446"/>
    <w:rsid w:val="002B5CDA"/>
    <w:rsid w:val="002D1AD5"/>
    <w:rsid w:val="002D449E"/>
    <w:rsid w:val="002D65CE"/>
    <w:rsid w:val="002E0951"/>
    <w:rsid w:val="002E55CB"/>
    <w:rsid w:val="002E6357"/>
    <w:rsid w:val="002F025D"/>
    <w:rsid w:val="002F500B"/>
    <w:rsid w:val="003125DF"/>
    <w:rsid w:val="003266EE"/>
    <w:rsid w:val="00326B87"/>
    <w:rsid w:val="00343AB5"/>
    <w:rsid w:val="00343E9F"/>
    <w:rsid w:val="00367101"/>
    <w:rsid w:val="00372B4B"/>
    <w:rsid w:val="003A22F2"/>
    <w:rsid w:val="003A254E"/>
    <w:rsid w:val="003A2658"/>
    <w:rsid w:val="003A32AF"/>
    <w:rsid w:val="003D2B4C"/>
    <w:rsid w:val="003D406F"/>
    <w:rsid w:val="003D7597"/>
    <w:rsid w:val="003F095B"/>
    <w:rsid w:val="003F128C"/>
    <w:rsid w:val="00406C2D"/>
    <w:rsid w:val="00422FEC"/>
    <w:rsid w:val="004747CB"/>
    <w:rsid w:val="00476D6C"/>
    <w:rsid w:val="00494241"/>
    <w:rsid w:val="004A1422"/>
    <w:rsid w:val="004B367F"/>
    <w:rsid w:val="004B59D5"/>
    <w:rsid w:val="004B727C"/>
    <w:rsid w:val="004C2644"/>
    <w:rsid w:val="004D0861"/>
    <w:rsid w:val="004D1BD0"/>
    <w:rsid w:val="004D3B32"/>
    <w:rsid w:val="004E0E09"/>
    <w:rsid w:val="004E189E"/>
    <w:rsid w:val="004E74F7"/>
    <w:rsid w:val="004F0C29"/>
    <w:rsid w:val="004F6599"/>
    <w:rsid w:val="004F7DA3"/>
    <w:rsid w:val="005049DB"/>
    <w:rsid w:val="005103CD"/>
    <w:rsid w:val="0051050C"/>
    <w:rsid w:val="005160FE"/>
    <w:rsid w:val="005173E3"/>
    <w:rsid w:val="00517618"/>
    <w:rsid w:val="005231AE"/>
    <w:rsid w:val="005256A1"/>
    <w:rsid w:val="005263A1"/>
    <w:rsid w:val="00527BA1"/>
    <w:rsid w:val="005426B8"/>
    <w:rsid w:val="00553CEE"/>
    <w:rsid w:val="005722F7"/>
    <w:rsid w:val="0057636E"/>
    <w:rsid w:val="00587327"/>
    <w:rsid w:val="00594BC4"/>
    <w:rsid w:val="00597219"/>
    <w:rsid w:val="005A59EB"/>
    <w:rsid w:val="005B7844"/>
    <w:rsid w:val="005E7D2E"/>
    <w:rsid w:val="00611DCC"/>
    <w:rsid w:val="00615880"/>
    <w:rsid w:val="00624516"/>
    <w:rsid w:val="00655FBE"/>
    <w:rsid w:val="00685987"/>
    <w:rsid w:val="006B03D6"/>
    <w:rsid w:val="006B2170"/>
    <w:rsid w:val="006B59B9"/>
    <w:rsid w:val="006D3DF5"/>
    <w:rsid w:val="006D5851"/>
    <w:rsid w:val="006D6792"/>
    <w:rsid w:val="006E4109"/>
    <w:rsid w:val="006E5667"/>
    <w:rsid w:val="006F01A9"/>
    <w:rsid w:val="006F150C"/>
    <w:rsid w:val="006F177F"/>
    <w:rsid w:val="007069AA"/>
    <w:rsid w:val="0072271F"/>
    <w:rsid w:val="00735230"/>
    <w:rsid w:val="00745A94"/>
    <w:rsid w:val="00750A47"/>
    <w:rsid w:val="00767317"/>
    <w:rsid w:val="007712E7"/>
    <w:rsid w:val="00771D5C"/>
    <w:rsid w:val="00775832"/>
    <w:rsid w:val="00790548"/>
    <w:rsid w:val="007A1DB5"/>
    <w:rsid w:val="007B5F9A"/>
    <w:rsid w:val="007C5586"/>
    <w:rsid w:val="007D36C3"/>
    <w:rsid w:val="007D4858"/>
    <w:rsid w:val="007F5FB7"/>
    <w:rsid w:val="00804119"/>
    <w:rsid w:val="00805F7D"/>
    <w:rsid w:val="00810272"/>
    <w:rsid w:val="0081758D"/>
    <w:rsid w:val="008362BA"/>
    <w:rsid w:val="00856EB2"/>
    <w:rsid w:val="00856F28"/>
    <w:rsid w:val="008643C6"/>
    <w:rsid w:val="00870F43"/>
    <w:rsid w:val="008733FB"/>
    <w:rsid w:val="008911D9"/>
    <w:rsid w:val="00891565"/>
    <w:rsid w:val="00896A13"/>
    <w:rsid w:val="008D0BC3"/>
    <w:rsid w:val="008D57EA"/>
    <w:rsid w:val="00902F52"/>
    <w:rsid w:val="009115AF"/>
    <w:rsid w:val="00915AFE"/>
    <w:rsid w:val="00920C7F"/>
    <w:rsid w:val="00940544"/>
    <w:rsid w:val="00946DEC"/>
    <w:rsid w:val="00962D15"/>
    <w:rsid w:val="00982C0A"/>
    <w:rsid w:val="009A10B8"/>
    <w:rsid w:val="009A1AE9"/>
    <w:rsid w:val="009B10A7"/>
    <w:rsid w:val="009B32BA"/>
    <w:rsid w:val="009B35AB"/>
    <w:rsid w:val="009B37C7"/>
    <w:rsid w:val="009B3F91"/>
    <w:rsid w:val="009B7A3B"/>
    <w:rsid w:val="009E578C"/>
    <w:rsid w:val="009E68E3"/>
    <w:rsid w:val="009F413A"/>
    <w:rsid w:val="00A23B4E"/>
    <w:rsid w:val="00A242E5"/>
    <w:rsid w:val="00A31342"/>
    <w:rsid w:val="00A34015"/>
    <w:rsid w:val="00A43769"/>
    <w:rsid w:val="00A4672D"/>
    <w:rsid w:val="00A5191D"/>
    <w:rsid w:val="00A65449"/>
    <w:rsid w:val="00A725D4"/>
    <w:rsid w:val="00A736A1"/>
    <w:rsid w:val="00A7581B"/>
    <w:rsid w:val="00A75BE2"/>
    <w:rsid w:val="00A77824"/>
    <w:rsid w:val="00A8393A"/>
    <w:rsid w:val="00AB24CA"/>
    <w:rsid w:val="00AD7EF3"/>
    <w:rsid w:val="00AE14F9"/>
    <w:rsid w:val="00AE3A4C"/>
    <w:rsid w:val="00AF62DD"/>
    <w:rsid w:val="00B0134C"/>
    <w:rsid w:val="00B11676"/>
    <w:rsid w:val="00B26785"/>
    <w:rsid w:val="00B37643"/>
    <w:rsid w:val="00B40FBC"/>
    <w:rsid w:val="00B52D03"/>
    <w:rsid w:val="00B54C32"/>
    <w:rsid w:val="00B62AEF"/>
    <w:rsid w:val="00B770A0"/>
    <w:rsid w:val="00B905A6"/>
    <w:rsid w:val="00BB052F"/>
    <w:rsid w:val="00BD2C2D"/>
    <w:rsid w:val="00BD55CA"/>
    <w:rsid w:val="00BE31EA"/>
    <w:rsid w:val="00BF0583"/>
    <w:rsid w:val="00C26876"/>
    <w:rsid w:val="00C33769"/>
    <w:rsid w:val="00C40228"/>
    <w:rsid w:val="00C41D9D"/>
    <w:rsid w:val="00C4230C"/>
    <w:rsid w:val="00C545F9"/>
    <w:rsid w:val="00C56CA1"/>
    <w:rsid w:val="00C608C6"/>
    <w:rsid w:val="00C72BC5"/>
    <w:rsid w:val="00C87088"/>
    <w:rsid w:val="00C95E81"/>
    <w:rsid w:val="00CA473A"/>
    <w:rsid w:val="00CB2F72"/>
    <w:rsid w:val="00CC69E7"/>
    <w:rsid w:val="00CD2442"/>
    <w:rsid w:val="00CD3396"/>
    <w:rsid w:val="00CE088B"/>
    <w:rsid w:val="00CF1C11"/>
    <w:rsid w:val="00D136D1"/>
    <w:rsid w:val="00D144EA"/>
    <w:rsid w:val="00D16C54"/>
    <w:rsid w:val="00D34E08"/>
    <w:rsid w:val="00D37C09"/>
    <w:rsid w:val="00D4304E"/>
    <w:rsid w:val="00D44E59"/>
    <w:rsid w:val="00D66544"/>
    <w:rsid w:val="00D66ABB"/>
    <w:rsid w:val="00D82ACE"/>
    <w:rsid w:val="00D84B40"/>
    <w:rsid w:val="00D93520"/>
    <w:rsid w:val="00D953D9"/>
    <w:rsid w:val="00DB24F3"/>
    <w:rsid w:val="00DB6E19"/>
    <w:rsid w:val="00DE38DC"/>
    <w:rsid w:val="00DF60B2"/>
    <w:rsid w:val="00DF6388"/>
    <w:rsid w:val="00E2271E"/>
    <w:rsid w:val="00E22DAC"/>
    <w:rsid w:val="00E2453A"/>
    <w:rsid w:val="00E315DB"/>
    <w:rsid w:val="00E425C7"/>
    <w:rsid w:val="00E47E3C"/>
    <w:rsid w:val="00E732AD"/>
    <w:rsid w:val="00E77617"/>
    <w:rsid w:val="00E83078"/>
    <w:rsid w:val="00E940F4"/>
    <w:rsid w:val="00EA3F18"/>
    <w:rsid w:val="00EB1483"/>
    <w:rsid w:val="00EB2204"/>
    <w:rsid w:val="00EB2415"/>
    <w:rsid w:val="00EB25FB"/>
    <w:rsid w:val="00EB35E5"/>
    <w:rsid w:val="00EB4165"/>
    <w:rsid w:val="00EC4F8A"/>
    <w:rsid w:val="00EC693C"/>
    <w:rsid w:val="00EF43E7"/>
    <w:rsid w:val="00EF5F34"/>
    <w:rsid w:val="00F1059C"/>
    <w:rsid w:val="00F133A1"/>
    <w:rsid w:val="00F16789"/>
    <w:rsid w:val="00F172E8"/>
    <w:rsid w:val="00F26E13"/>
    <w:rsid w:val="00F318B7"/>
    <w:rsid w:val="00F323E0"/>
    <w:rsid w:val="00F33043"/>
    <w:rsid w:val="00F409F7"/>
    <w:rsid w:val="00F4398E"/>
    <w:rsid w:val="00F506BE"/>
    <w:rsid w:val="00F62B82"/>
    <w:rsid w:val="00F62EBA"/>
    <w:rsid w:val="00F651ED"/>
    <w:rsid w:val="00F65B22"/>
    <w:rsid w:val="00F704C2"/>
    <w:rsid w:val="00F76C0F"/>
    <w:rsid w:val="00FB11EF"/>
    <w:rsid w:val="00FB1950"/>
    <w:rsid w:val="00FD4D33"/>
    <w:rsid w:val="00FF5BED"/>
    <w:rsid w:val="00FF6E5F"/>
    <w:rsid w:val="00FF7D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0A1BE3"/>
  <w15:docId w15:val="{F8079816-8951-4D06-B95F-8CD59E4B8A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unhideWhenUsed/>
    <w:rsid w:val="00343E9F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736</Words>
  <Characters>4200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Meador</dc:creator>
  <cp:lastModifiedBy>RMAR</cp:lastModifiedBy>
  <cp:revision>2</cp:revision>
  <dcterms:created xsi:type="dcterms:W3CDTF">2019-05-31T08:38:00Z</dcterms:created>
  <dcterms:modified xsi:type="dcterms:W3CDTF">2019-05-31T08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LIT9DWfe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